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774C91D7"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2FDA2EFB"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00085A8D">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5273897"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6C0D1E6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w:t>
      </w:r>
      <w:r w:rsidR="00CD3686" w:rsidRPr="003C6248">
        <w:rPr>
          <w:rFonts w:cs="Times New Roman"/>
          <w:szCs w:val="24"/>
        </w:rPr>
        <w:lastRenderedPageBreak/>
        <w:t>(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post</w:t>
      </w:r>
      <w:r w:rsidR="00854D0F">
        <w:rPr>
          <w:rFonts w:cs="Times New Roman"/>
          <w:szCs w:val="24"/>
        </w:rPr>
        <w:t>-</w:t>
      </w:r>
      <w:r w:rsidR="00045392">
        <w:rPr>
          <w:rFonts w:cs="Times New Roman"/>
          <w:szCs w:val="24"/>
        </w:rPr>
        <w:t xml:space="preserve">burnin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24A2C0CC"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2 or 3 depending on if we were including 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492BE5BA"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 xml:space="preserve">Due to the size of </w:t>
      </w:r>
      <w:r w:rsidR="006315DE" w:rsidRPr="00077899">
        <w:rPr>
          <w:rFonts w:cs="Times New Roman"/>
          <w:szCs w:val="24"/>
        </w:rPr>
        <w:lastRenderedPageBreak/>
        <w:t xml:space="preserve">the transition rate matrix sampling from the posterior </w:t>
      </w:r>
      <w:r w:rsidR="00085A8D">
        <w:rPr>
          <w:rFonts w:cs="Times New Roman"/>
          <w:szCs w:val="24"/>
        </w:rPr>
        <w:t>distribution</w:t>
      </w:r>
      <w:r w:rsidR="00941A9B">
        <w:rPr>
          <w:rFonts w:cs="Times New Roman"/>
          <w:szCs w:val="24"/>
        </w:rPr>
        <w:t xml:space="preserve"> </w:t>
      </w:r>
      <w:r w:rsidR="006315DE" w:rsidRPr="00077899">
        <w:rPr>
          <w:rFonts w:cs="Times New Roman"/>
          <w:szCs w:val="24"/>
        </w:rPr>
        <w:t>and even simple calculation</w:t>
      </w:r>
      <w:r w:rsidR="006315DE">
        <w:rPr>
          <w:rFonts w:cs="Times New Roman"/>
          <w:szCs w:val="24"/>
        </w:rPr>
        <w:t>s</w:t>
      </w:r>
      <w:r w:rsidR="006315DE" w:rsidRPr="00077899">
        <w:rPr>
          <w:rFonts w:cs="Times New Roman"/>
          <w:szCs w:val="24"/>
        </w:rPr>
        <w:t xml:space="preserve"> of the 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02924E31"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The range in rates was relatively low and there were no trends in the data (Figure 2</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71110147"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941A9B">
        <w:rPr>
          <w:rFonts w:cs="Times New Roman"/>
        </w:rPr>
        <w:t>2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F99867E" w:rsidR="0041099B" w:rsidRDefault="00854D0F">
      <w:pPr>
        <w:rPr>
          <w:rFonts w:ascii="Times New Roman" w:hAnsi="Times New Roman" w:cs="Times New Roman"/>
        </w:rPr>
      </w:pPr>
      <w:r>
        <w:rPr>
          <w:rFonts w:ascii="Times New Roman" w:hAnsi="Times New Roman" w:cs="Times New Roman"/>
          <w:noProof/>
        </w:rPr>
        <w:drawing>
          <wp:inline distT="0" distB="0" distL="0" distR="0" wp14:anchorId="7FC977C5" wp14:editId="67251D39">
            <wp:extent cx="5943600" cy="53481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df"/>
                    <pic:cNvPicPr/>
                  </pic:nvPicPr>
                  <pic:blipFill rotWithShape="1">
                    <a:blip r:embed="rId6">
                      <a:extLst>
                        <a:ext uri="{28A0092B-C50C-407E-A947-70E740481C1C}">
                          <a14:useLocalDpi xmlns:a14="http://schemas.microsoft.com/office/drawing/2010/main" val="0"/>
                        </a:ext>
                      </a:extLst>
                    </a:blip>
                    <a:srcRect b="32514"/>
                    <a:stretch/>
                  </pic:blipFill>
                  <pic:spPr bwMode="auto">
                    <a:xfrm>
                      <a:off x="0" y="0"/>
                      <a:ext cx="5943600" cy="5348177"/>
                    </a:xfrm>
                    <a:prstGeom prst="rect">
                      <a:avLst/>
                    </a:prstGeom>
                    <a:ln>
                      <a:noFill/>
                    </a:ln>
                    <a:extLst>
                      <a:ext uri="{53640926-AAD7-44D8-BBD7-CCE9431645EC}">
                        <a14:shadowObscured xmlns:a14="http://schemas.microsoft.com/office/drawing/2010/main"/>
                      </a:ext>
                    </a:extLst>
                  </pic:spPr>
                </pic:pic>
              </a:graphicData>
            </a:graphic>
          </wp:inline>
        </w:drawing>
      </w:r>
    </w:p>
    <w:p w14:paraId="61EAE394" w14:textId="37246380" w:rsidR="0041099B" w:rsidRDefault="0041099B">
      <w:pPr>
        <w:rPr>
          <w:rFonts w:ascii="Times New Roman" w:hAnsi="Times New Roman" w:cs="Times New Roman"/>
        </w:rPr>
      </w:pPr>
      <w:r>
        <w:rPr>
          <w:rFonts w:ascii="Times New Roman" w:hAnsi="Times New Roman" w:cs="Times New Roman"/>
        </w:rPr>
        <w:t xml:space="preserve">Figure 1: </w:t>
      </w:r>
      <w:r w:rsidR="00E238CE" w:rsidRPr="00E238CE">
        <w:rPr>
          <w:rFonts w:ascii="Times New Roman" w:hAnsi="Times New Roman" w:cs="Times New Roman"/>
          <w:b/>
        </w:rPr>
        <w:t xml:space="preserve">Phylogeny of type of centromeres and chromosome </w:t>
      </w:r>
      <w:proofErr w:type="spellStart"/>
      <w:r w:rsidR="00E238CE" w:rsidRPr="00E238CE">
        <w:rPr>
          <w:rFonts w:ascii="Times New Roman" w:hAnsi="Times New Roman" w:cs="Times New Roman"/>
          <w:b/>
        </w:rPr>
        <w:t>number.</w:t>
      </w:r>
      <w:r w:rsidR="00E238CE">
        <w:rPr>
          <w:rFonts w:ascii="Times New Roman" w:hAnsi="Times New Roman" w:cs="Times New Roman"/>
        </w:rPr>
        <w:t xml:space="preserve"> </w:t>
      </w:r>
      <w:proofErr w:type="spellEnd"/>
      <w:r w:rsidR="00DD3DFC">
        <w:rPr>
          <w:rFonts w:ascii="Times New Roman" w:hAnsi="Times New Roman" w:cs="Times New Roman"/>
        </w:rPr>
        <w:t>This order-level phylogeny</w:t>
      </w:r>
      <w:r>
        <w:rPr>
          <w:rFonts w:ascii="Times New Roman" w:hAnsi="Times New Roman" w:cs="Times New Roman"/>
        </w:rPr>
        <w:t xml:space="preserve"> was created from the backbone of </w:t>
      </w:r>
      <w:proofErr w:type="spellStart"/>
      <w:r>
        <w:rPr>
          <w:rFonts w:ascii="Times New Roman" w:hAnsi="Times New Roman" w:cs="Times New Roman"/>
        </w:rPr>
        <w:t>Misof</w:t>
      </w:r>
      <w:proofErr w:type="spellEnd"/>
      <w:r>
        <w:rPr>
          <w:rFonts w:ascii="Times New Roman" w:hAnsi="Times New Roman" w:cs="Times New Roman"/>
        </w:rPr>
        <w:t xml:space="preserve"> et al. 2014</w:t>
      </w:r>
      <w:r w:rsidR="00085A8D">
        <w:rPr>
          <w:rFonts w:ascii="Times New Roman" w:hAnsi="Times New Roman" w:cs="Times New Roman"/>
        </w:rPr>
        <w:t xml:space="preserve"> </w:t>
      </w:r>
      <w:r w:rsidR="00085A8D">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Misof&lt;/Author&gt;&lt;Year&gt;2014&lt;/Year&gt;&lt;RecNum&gt;300&lt;/RecNum&gt;&lt;DisplayText&gt;(Misof, et al.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085A8D">
        <w:rPr>
          <w:rFonts w:ascii="Times New Roman" w:hAnsi="Times New Roman" w:cs="Times New Roman"/>
        </w:rPr>
        <w:fldChar w:fldCharType="separate"/>
      </w:r>
      <w:r w:rsidR="00085A8D">
        <w:rPr>
          <w:rFonts w:ascii="Times New Roman" w:hAnsi="Times New Roman" w:cs="Times New Roman"/>
          <w:noProof/>
        </w:rPr>
        <w:t>(Misof, et al. 2014)</w:t>
      </w:r>
      <w:r w:rsidR="00085A8D">
        <w:rPr>
          <w:rFonts w:ascii="Times New Roman" w:hAnsi="Times New Roman" w:cs="Times New Roman"/>
        </w:rPr>
        <w:fldChar w:fldCharType="end"/>
      </w:r>
      <w:r>
        <w:rPr>
          <w:rFonts w:ascii="Times New Roman" w:hAnsi="Times New Roman" w:cs="Times New Roman"/>
        </w:rPr>
        <w:t xml:space="preserve">. 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around the phylogeny represents the </w:t>
      </w:r>
      <w:r w:rsidR="00085A8D">
        <w:rPr>
          <w:rFonts w:ascii="Times New Roman" w:hAnsi="Times New Roman" w:cs="Times New Roman"/>
        </w:rPr>
        <w:t>log-</w:t>
      </w:r>
      <w:r>
        <w:rPr>
          <w:rFonts w:ascii="Times New Roman" w:hAnsi="Times New Roman" w:cs="Times New Roman"/>
        </w:rPr>
        <w:t>transformed values of the haploid chromosome number</w:t>
      </w:r>
      <w:r w:rsidR="00DD3DFC">
        <w:rPr>
          <w:rFonts w:ascii="Times New Roman" w:hAnsi="Times New Roman" w:cs="Times New Roman"/>
        </w:rPr>
        <w:t xml:space="preserve"> whose true range is</w:t>
      </w:r>
      <w:r>
        <w:rPr>
          <w:rFonts w:ascii="Times New Roman" w:hAnsi="Times New Roman" w:cs="Times New Roman"/>
        </w:rPr>
        <w:t xml:space="preserve"> </w:t>
      </w:r>
      <w:r w:rsidR="00085A8D">
        <w:rPr>
          <w:rFonts w:ascii="Times New Roman" w:hAnsi="Times New Roman" w:cs="Times New Roman"/>
        </w:rPr>
        <w:t>2-84</w:t>
      </w:r>
      <w:r>
        <w:rPr>
          <w:rFonts w:ascii="Times New Roman" w:hAnsi="Times New Roman" w:cs="Times New Roman"/>
        </w:rPr>
        <w:t xml:space="preserve">. </w:t>
      </w:r>
    </w:p>
    <w:p w14:paraId="51B7144F" w14:textId="77777777" w:rsidR="0041099B" w:rsidRDefault="0041099B">
      <w:pPr>
        <w:rPr>
          <w:rFonts w:ascii="Times New Roman" w:hAnsi="Times New Roman" w:cs="Times New Roman"/>
        </w:rPr>
      </w:pPr>
    </w:p>
    <w:p w14:paraId="20FFE358" w14:textId="597EC4E4" w:rsidR="0041099B" w:rsidRDefault="00854D0F">
      <w:pPr>
        <w:rPr>
          <w:rFonts w:ascii="Times New Roman" w:hAnsi="Times New Roman" w:cs="Times New Roman"/>
        </w:rPr>
      </w:pPr>
      <w:r>
        <w:rPr>
          <w:rFonts w:ascii="Times New Roman" w:hAnsi="Times New Roman" w:cs="Times New Roman"/>
          <w:noProof/>
        </w:rPr>
        <w:lastRenderedPageBreak/>
        <w:drawing>
          <wp:inline distT="0" distB="0" distL="0" distR="0" wp14:anchorId="6F54415B" wp14:editId="65478D56">
            <wp:extent cx="5942755" cy="212614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df"/>
                    <pic:cNvPicPr/>
                  </pic:nvPicPr>
                  <pic:blipFill rotWithShape="1">
                    <a:blip r:embed="rId7">
                      <a:extLst>
                        <a:ext uri="{28A0092B-C50C-407E-A947-70E740481C1C}">
                          <a14:useLocalDpi xmlns:a14="http://schemas.microsoft.com/office/drawing/2010/main" val="0"/>
                        </a:ext>
                      </a:extLst>
                    </a:blip>
                    <a:srcRect t="13995" b="22401"/>
                    <a:stretch/>
                  </pic:blipFill>
                  <pic:spPr bwMode="auto">
                    <a:xfrm>
                      <a:off x="0" y="0"/>
                      <a:ext cx="5943600" cy="2126444"/>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3CEA12E9" w:rsidR="0041099B" w:rsidRDefault="0041099B">
      <w:pPr>
        <w:rPr>
          <w:rFonts w:ascii="Times New Roman" w:hAnsi="Times New Roman" w:cs="Times New Roman"/>
        </w:rPr>
      </w:pPr>
      <w:r>
        <w:rPr>
          <w:rFonts w:ascii="Times New Roman" w:hAnsi="Times New Roman" w:cs="Times New Roman"/>
        </w:rPr>
        <w:t xml:space="preserve">Figure 2: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w:t>
      </w:r>
      <w:r w:rsidR="00DD3DFC">
        <w:rPr>
          <w:rFonts w:ascii="Times New Roman" w:hAnsi="Times New Roman" w:cs="Times New Roman"/>
        </w:rPr>
        <w:t>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bookmarkStart w:id="0" w:name="_GoBack"/>
      <w:bookmarkEnd w:id="0"/>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7D9572C9" w14:textId="77777777" w:rsidR="00085A8D" w:rsidRPr="00085A8D" w:rsidRDefault="006A5BDC" w:rsidP="00085A8D">
      <w:pPr>
        <w:pStyle w:val="EndNoteBibliography"/>
        <w:spacing w:after="0"/>
        <w:rPr>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085A8D" w:rsidRPr="00085A8D">
        <w:rPr>
          <w:noProof/>
        </w:rPr>
        <w:t>Blackman RL editor. Insect cytogenetics, 10th Symposium of the Royal Entomological Society. Blackwell Scientifi Publ, Oxford. 1980.</w:t>
      </w:r>
    </w:p>
    <w:p w14:paraId="7ACDFC06" w14:textId="77777777" w:rsidR="00085A8D" w:rsidRPr="00085A8D" w:rsidRDefault="00085A8D" w:rsidP="00085A8D">
      <w:pPr>
        <w:pStyle w:val="EndNoteBibliography"/>
        <w:spacing w:after="0"/>
        <w:rPr>
          <w:noProof/>
        </w:rPr>
      </w:pPr>
      <w:r w:rsidRPr="00085A8D">
        <w:rPr>
          <w:noProof/>
        </w:rPr>
        <w:t>Blackmon H, Justison J, Mayrose I, Goldberg EE. 2019. Meiotic drive shapes rates of karyotype evolution in mammals. Evolution 73:511-523.</w:t>
      </w:r>
    </w:p>
    <w:p w14:paraId="0115F6BC" w14:textId="77777777" w:rsidR="00085A8D" w:rsidRPr="00085A8D" w:rsidRDefault="00085A8D" w:rsidP="00085A8D">
      <w:pPr>
        <w:pStyle w:val="EndNoteBibliography"/>
        <w:spacing w:after="0"/>
        <w:rPr>
          <w:noProof/>
        </w:rPr>
      </w:pPr>
      <w:r w:rsidRPr="00085A8D">
        <w:rPr>
          <w:noProof/>
        </w:rPr>
        <w:t>Blackmon H, Ross L, Bachtrog D. 2017. Sex Determination, Sex Chromosomes, and Karyotype Evolution in Insects. Journal of Heredity 108:78-93.</w:t>
      </w:r>
    </w:p>
    <w:p w14:paraId="756371E6" w14:textId="77777777" w:rsidR="00085A8D" w:rsidRPr="00085A8D" w:rsidRDefault="00085A8D" w:rsidP="00085A8D">
      <w:pPr>
        <w:pStyle w:val="EndNoteBibliography"/>
        <w:spacing w:after="0"/>
        <w:rPr>
          <w:noProof/>
        </w:rPr>
      </w:pPr>
      <w:r w:rsidRPr="00085A8D">
        <w:rPr>
          <w:noProof/>
        </w:rPr>
        <w:t>Brown KS, Emmel TC, Eliazar PJ, Suomalainen E. 1992. Evolutionary patterns in chromosome numbers in neotropical Lepidoptera: I. Chromosomes of the Heliconiini (Family Nymphalidae: Subfamily Nymphalinae). Hereditas 117:109-125.</w:t>
      </w:r>
    </w:p>
    <w:p w14:paraId="09A50B65" w14:textId="77777777" w:rsidR="00085A8D" w:rsidRPr="00085A8D" w:rsidRDefault="00085A8D" w:rsidP="00085A8D">
      <w:pPr>
        <w:pStyle w:val="EndNoteBibliography"/>
        <w:spacing w:after="0"/>
        <w:rPr>
          <w:noProof/>
        </w:rPr>
      </w:pPr>
      <w:r w:rsidRPr="00085A8D">
        <w:rPr>
          <w:noProof/>
        </w:rPr>
        <w:t>Church SH, Donoughe S, de Medeiros BA, Extavour CG. 2019. Insect egg size and shape evolve with ecology but not developmental rate. Nature 571:58-62.</w:t>
      </w:r>
    </w:p>
    <w:p w14:paraId="38776F79" w14:textId="77777777" w:rsidR="00085A8D" w:rsidRPr="00085A8D" w:rsidRDefault="00085A8D" w:rsidP="00085A8D">
      <w:pPr>
        <w:pStyle w:val="EndNoteBibliography"/>
        <w:spacing w:after="0"/>
        <w:rPr>
          <w:noProof/>
        </w:rPr>
      </w:pPr>
      <w:r w:rsidRPr="00085A8D">
        <w:rPr>
          <w:noProof/>
        </w:rPr>
        <w:t>Cope T editor. Watsonia. 1985.</w:t>
      </w:r>
    </w:p>
    <w:p w14:paraId="60A46E15" w14:textId="77777777" w:rsidR="00085A8D" w:rsidRPr="00085A8D" w:rsidRDefault="00085A8D" w:rsidP="00085A8D">
      <w:pPr>
        <w:pStyle w:val="EndNoteBibliography"/>
        <w:spacing w:after="0"/>
        <w:rPr>
          <w:noProof/>
        </w:rPr>
      </w:pPr>
      <w:r w:rsidRPr="00085A8D">
        <w:rPr>
          <w:noProof/>
        </w:rPr>
        <w:t>Emmel T, Eliazar P, Brown Jr K, Suomalainen E. 1995. Chromosome evolution in the Papilionidae. Swallowtail butterflies: their ecology and evolution. Scientific Publishers, Gainesville:283-298.</w:t>
      </w:r>
    </w:p>
    <w:p w14:paraId="18E0A251" w14:textId="77777777" w:rsidR="00085A8D" w:rsidRPr="00085A8D" w:rsidRDefault="00085A8D" w:rsidP="00085A8D">
      <w:pPr>
        <w:pStyle w:val="EndNoteBibliography"/>
        <w:spacing w:after="0"/>
        <w:rPr>
          <w:noProof/>
        </w:rPr>
      </w:pPr>
      <w:r w:rsidRPr="00085A8D">
        <w:rPr>
          <w:noProof/>
        </w:rPr>
        <w:t>Escudero M, Hipp AL, Hansen TF, Voje KL, Luceño M. 2012. Selection and inertia in the evolution of holocentric chromosomes in sedges (Carex, Cyperaceae). New Phytologist 195:237-247.</w:t>
      </w:r>
    </w:p>
    <w:p w14:paraId="0C568B37" w14:textId="77777777" w:rsidR="00085A8D" w:rsidRPr="00085A8D" w:rsidRDefault="00085A8D" w:rsidP="00085A8D">
      <w:pPr>
        <w:pStyle w:val="EndNoteBibliography"/>
        <w:spacing w:after="0"/>
        <w:rPr>
          <w:noProof/>
        </w:rPr>
      </w:pPr>
      <w:r w:rsidRPr="00085A8D">
        <w:rPr>
          <w:noProof/>
        </w:rPr>
        <w:t>Faria R, Navarro A. 2010. Chromosomal speciation revisited: rearranging theory with pieces of evidence. Trends in Ecology &amp; Evolution 25:660-669.</w:t>
      </w:r>
    </w:p>
    <w:p w14:paraId="5A1187A5" w14:textId="77777777" w:rsidR="00085A8D" w:rsidRPr="00085A8D" w:rsidRDefault="00085A8D" w:rsidP="00085A8D">
      <w:pPr>
        <w:pStyle w:val="EndNoteBibliography"/>
        <w:spacing w:after="0"/>
        <w:rPr>
          <w:noProof/>
        </w:rPr>
      </w:pPr>
      <w:r w:rsidRPr="00085A8D">
        <w:rPr>
          <w:noProof/>
        </w:rPr>
        <w:t>Faulkner J. 1972. Chromosome studies on Carex section Acutae in north-west Europe. Botanical Journal of the Linnean Society 65:271-301.</w:t>
      </w:r>
    </w:p>
    <w:p w14:paraId="56ED3AA1" w14:textId="77777777" w:rsidR="00085A8D" w:rsidRPr="00085A8D" w:rsidRDefault="00085A8D" w:rsidP="00085A8D">
      <w:pPr>
        <w:pStyle w:val="EndNoteBibliography"/>
        <w:spacing w:after="0"/>
        <w:rPr>
          <w:noProof/>
        </w:rPr>
      </w:pPr>
      <w:r w:rsidRPr="00085A8D">
        <w:rPr>
          <w:noProof/>
        </w:rPr>
        <w:t>Garagna S, Broccoli D, Redi CA, Searle JB, Cooke HJ, Capanna E. 1995. Robertsonian metacentrics of the house mouse lose telomeric sequences but retain some minor satellite DNA in the pericentromeric area. Chromosoma 103:685-692.</w:t>
      </w:r>
    </w:p>
    <w:p w14:paraId="1B668946" w14:textId="77777777" w:rsidR="00085A8D" w:rsidRPr="00085A8D" w:rsidRDefault="00085A8D" w:rsidP="00085A8D">
      <w:pPr>
        <w:pStyle w:val="EndNoteBibliography"/>
        <w:spacing w:after="0"/>
        <w:rPr>
          <w:noProof/>
        </w:rPr>
      </w:pPr>
      <w:r w:rsidRPr="00085A8D">
        <w:rPr>
          <w:noProof/>
        </w:rPr>
        <w:t>Greilhuber J. 1995. Chromosome of the monocotyledons (general aspects). Monocotyledons: systematics and evolution:379-414.</w:t>
      </w:r>
    </w:p>
    <w:p w14:paraId="50DB7D08" w14:textId="77777777" w:rsidR="00085A8D" w:rsidRPr="00085A8D" w:rsidRDefault="00085A8D" w:rsidP="00085A8D">
      <w:pPr>
        <w:pStyle w:val="EndNoteBibliography"/>
        <w:spacing w:after="0"/>
        <w:rPr>
          <w:noProof/>
        </w:rPr>
      </w:pPr>
      <w:r w:rsidRPr="00085A8D">
        <w:rPr>
          <w:noProof/>
        </w:rPr>
        <w:t>Lucek K. 2018. Evolutionary mechanisms of varying chromosome numbers in the radiation of Erebia butterflies. Genes 9:166.</w:t>
      </w:r>
    </w:p>
    <w:p w14:paraId="74F1DEC2" w14:textId="77777777" w:rsidR="00085A8D" w:rsidRPr="00085A8D" w:rsidRDefault="00085A8D" w:rsidP="00085A8D">
      <w:pPr>
        <w:pStyle w:val="EndNoteBibliography"/>
        <w:spacing w:after="0"/>
        <w:rPr>
          <w:noProof/>
        </w:rPr>
      </w:pPr>
      <w:r w:rsidRPr="00085A8D">
        <w:rPr>
          <w:noProof/>
        </w:rPr>
        <w:t>Luceño M, Guerra M. 1996. Numerical variations in species exhibiting holocentric chromosomes: a nomenclatural proposal. Caryologia 49:301-309.</w:t>
      </w:r>
    </w:p>
    <w:p w14:paraId="3C3C44B8" w14:textId="77777777" w:rsidR="00085A8D" w:rsidRPr="00085A8D" w:rsidRDefault="00085A8D" w:rsidP="00085A8D">
      <w:pPr>
        <w:pStyle w:val="EndNoteBibliography"/>
        <w:spacing w:after="0"/>
        <w:rPr>
          <w:noProof/>
        </w:rPr>
      </w:pPr>
      <w:r w:rsidRPr="00085A8D">
        <w:rPr>
          <w:noProof/>
        </w:rPr>
        <w:t>Malheiros-Garde N, Gardé A. 1950. Fragmentation as a possible evolutionary process in the genus Luzula DC. Genetica Iberica 2:257-262.</w:t>
      </w:r>
    </w:p>
    <w:p w14:paraId="62C456DB" w14:textId="77777777" w:rsidR="00085A8D" w:rsidRPr="00085A8D" w:rsidRDefault="00085A8D" w:rsidP="00085A8D">
      <w:pPr>
        <w:pStyle w:val="EndNoteBibliography"/>
        <w:spacing w:after="0"/>
        <w:rPr>
          <w:noProof/>
        </w:rPr>
      </w:pPr>
      <w:r w:rsidRPr="00085A8D">
        <w:rPr>
          <w:noProof/>
        </w:rPr>
        <w:t>Miga KH. 2017. Chromosome-specific centromere sequences provide an estimate of the ancestral chromosome 2 fusion event in hominin genomes. Journal of Heredity 108:45-52.</w:t>
      </w:r>
    </w:p>
    <w:p w14:paraId="33418BA7" w14:textId="77777777" w:rsidR="00085A8D" w:rsidRPr="00085A8D" w:rsidRDefault="00085A8D" w:rsidP="00085A8D">
      <w:pPr>
        <w:pStyle w:val="EndNoteBibliography"/>
        <w:spacing w:after="0"/>
        <w:rPr>
          <w:noProof/>
        </w:rPr>
      </w:pPr>
      <w:r w:rsidRPr="00085A8D">
        <w:rPr>
          <w:noProof/>
        </w:rPr>
        <w:t>Misof B, Liu S, Meusemann K, Peters RS, Donath A, Mayer C, Frandsen PB, Ware J, Flouri T, Beutel RG. 2014. Phylogenomics resolves the timing and pattern of insect evolution. Science 346:763-767.</w:t>
      </w:r>
    </w:p>
    <w:p w14:paraId="6B01B4E2" w14:textId="77777777" w:rsidR="00085A8D" w:rsidRPr="00085A8D" w:rsidRDefault="00085A8D" w:rsidP="00085A8D">
      <w:pPr>
        <w:pStyle w:val="EndNoteBibliography"/>
        <w:spacing w:after="0"/>
        <w:rPr>
          <w:noProof/>
        </w:rPr>
      </w:pPr>
      <w:r w:rsidRPr="00085A8D">
        <w:rPr>
          <w:noProof/>
        </w:rPr>
        <w:t>Mora C, Tittensor DP, Adl S, Simpson AG, Worm B. 2011. How many species are there on Earth and in the ocean? PLoS Biology 9.</w:t>
      </w:r>
    </w:p>
    <w:p w14:paraId="30E8DA2B" w14:textId="77777777" w:rsidR="00085A8D" w:rsidRPr="00085A8D" w:rsidRDefault="00085A8D" w:rsidP="00085A8D">
      <w:pPr>
        <w:pStyle w:val="EndNoteBibliography"/>
        <w:spacing w:after="0"/>
        <w:rPr>
          <w:noProof/>
        </w:rPr>
      </w:pPr>
      <w:r w:rsidRPr="00085A8D">
        <w:rPr>
          <w:noProof/>
        </w:rPr>
        <w:t>Moretti A, Sabato S. 1984. Karyotype evolution by centromeric fission inZamia (Cycadales). Plant Systematics and Evolution 146:215-223.</w:t>
      </w:r>
    </w:p>
    <w:p w14:paraId="44DCAB78" w14:textId="77777777" w:rsidR="00085A8D" w:rsidRPr="00085A8D" w:rsidRDefault="00085A8D" w:rsidP="00085A8D">
      <w:pPr>
        <w:pStyle w:val="EndNoteBibliography"/>
        <w:spacing w:after="0"/>
        <w:rPr>
          <w:noProof/>
        </w:rPr>
      </w:pPr>
      <w:r w:rsidRPr="00085A8D">
        <w:rPr>
          <w:noProof/>
        </w:rPr>
        <w:lastRenderedPageBreak/>
        <w:t>Papeschi A. 1988. C-banding and DNA content in three species of Belostoma (Heteroptera) with large differences in chromosome size and number. Genetica 76:43-51.</w:t>
      </w:r>
    </w:p>
    <w:p w14:paraId="07BEC36A" w14:textId="77777777" w:rsidR="00085A8D" w:rsidRPr="00085A8D" w:rsidRDefault="00085A8D" w:rsidP="00085A8D">
      <w:pPr>
        <w:pStyle w:val="EndNoteBibliography"/>
        <w:spacing w:after="0"/>
        <w:rPr>
          <w:noProof/>
        </w:rPr>
      </w:pPr>
      <w:r w:rsidRPr="00085A8D">
        <w:rPr>
          <w:noProof/>
        </w:rPr>
        <w:t>Papeschi A. 1991. DNA content and heterochromatin variation in species of Belostoma (Heteroptera, Belostomatidae). Hereditas 115:109-114.</w:t>
      </w:r>
    </w:p>
    <w:p w14:paraId="19543E06" w14:textId="77777777" w:rsidR="00085A8D" w:rsidRPr="00085A8D" w:rsidRDefault="00085A8D" w:rsidP="00085A8D">
      <w:pPr>
        <w:pStyle w:val="EndNoteBibliography"/>
        <w:spacing w:after="0"/>
        <w:rPr>
          <w:noProof/>
        </w:rPr>
      </w:pPr>
      <w:r w:rsidRPr="00085A8D">
        <w:rPr>
          <w:noProof/>
        </w:rPr>
        <w:t>Robinson R. 2017. Lepidoptera Genetics: International Series of Monographs in Pure and Applied Biology: Zoology: Elsevier.</w:t>
      </w:r>
    </w:p>
    <w:p w14:paraId="5D1E62E6" w14:textId="77777777" w:rsidR="00085A8D" w:rsidRPr="00085A8D" w:rsidRDefault="00085A8D" w:rsidP="00085A8D">
      <w:pPr>
        <w:pStyle w:val="EndNoteBibliography"/>
        <w:spacing w:after="0"/>
        <w:rPr>
          <w:noProof/>
        </w:rPr>
      </w:pPr>
      <w:r w:rsidRPr="00085A8D">
        <w:rPr>
          <w:noProof/>
        </w:rPr>
        <w:t>Sunnucks P, England PR, Taylor AC, Hales DF. 1996. Microsatellite and chromosome evolution of parthenogenetic Sitobion aphids in Australia. Genetics 144:747-756.</w:t>
      </w:r>
    </w:p>
    <w:p w14:paraId="2F331D91" w14:textId="77777777" w:rsidR="00085A8D" w:rsidRPr="00085A8D" w:rsidRDefault="00085A8D" w:rsidP="00085A8D">
      <w:pPr>
        <w:pStyle w:val="EndNoteBibliography"/>
        <w:spacing w:after="0"/>
        <w:rPr>
          <w:noProof/>
        </w:rPr>
      </w:pPr>
      <w:r w:rsidRPr="00085A8D">
        <w:rPr>
          <w:noProof/>
        </w:rPr>
        <w:t>White MJD. 1977. Animal cytology and evolution: CUP Archive.</w:t>
      </w:r>
    </w:p>
    <w:p w14:paraId="75D8EC6F" w14:textId="77777777" w:rsidR="00085A8D" w:rsidRPr="00085A8D" w:rsidRDefault="00085A8D" w:rsidP="00085A8D">
      <w:pPr>
        <w:pStyle w:val="EndNoteBibliography"/>
        <w:rPr>
          <w:noProof/>
        </w:rPr>
      </w:pPr>
      <w:r w:rsidRPr="00085A8D">
        <w:rPr>
          <w:noProof/>
        </w:rPr>
        <w:t>Wolf KW, Novák K, Marec F. 1997. Kinetic organization of metaphase I bivalents in spermatogenesis of Lepidoptera and Trichoptera species with small chromosome numbers. Heredity 79:135-143.</w:t>
      </w:r>
    </w:p>
    <w:p w14:paraId="2890D356" w14:textId="0333D0AB"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21BD8" w14:textId="77777777" w:rsidR="00D43E31" w:rsidRDefault="00D43E31" w:rsidP="00854D0F">
      <w:pPr>
        <w:spacing w:after="0"/>
      </w:pPr>
      <w:r>
        <w:separator/>
      </w:r>
    </w:p>
  </w:endnote>
  <w:endnote w:type="continuationSeparator" w:id="0">
    <w:p w14:paraId="2C73C9D3" w14:textId="77777777" w:rsidR="00D43E31" w:rsidRDefault="00D43E31"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3668C" w14:textId="77777777" w:rsidR="00D43E31" w:rsidRDefault="00D43E31" w:rsidP="00854D0F">
      <w:pPr>
        <w:spacing w:after="0"/>
      </w:pPr>
      <w:r>
        <w:separator/>
      </w:r>
    </w:p>
  </w:footnote>
  <w:footnote w:type="continuationSeparator" w:id="0">
    <w:p w14:paraId="7ED26993" w14:textId="77777777" w:rsidR="00D43E31" w:rsidRDefault="00D43E31"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0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85A8D"/>
    <w:rsid w:val="0009189E"/>
    <w:rsid w:val="00186372"/>
    <w:rsid w:val="00215E65"/>
    <w:rsid w:val="002A05AD"/>
    <w:rsid w:val="003861C7"/>
    <w:rsid w:val="003873E6"/>
    <w:rsid w:val="003B52AF"/>
    <w:rsid w:val="003C6248"/>
    <w:rsid w:val="003F14DB"/>
    <w:rsid w:val="004034FA"/>
    <w:rsid w:val="0041099B"/>
    <w:rsid w:val="005329D6"/>
    <w:rsid w:val="00543B0A"/>
    <w:rsid w:val="00554932"/>
    <w:rsid w:val="00596E61"/>
    <w:rsid w:val="006315DE"/>
    <w:rsid w:val="0065584C"/>
    <w:rsid w:val="00687BFB"/>
    <w:rsid w:val="006A5BDC"/>
    <w:rsid w:val="006C5152"/>
    <w:rsid w:val="006C71CA"/>
    <w:rsid w:val="006E0083"/>
    <w:rsid w:val="00821B6D"/>
    <w:rsid w:val="0084141E"/>
    <w:rsid w:val="00845083"/>
    <w:rsid w:val="00854D0F"/>
    <w:rsid w:val="008925B5"/>
    <w:rsid w:val="008B1174"/>
    <w:rsid w:val="008E6082"/>
    <w:rsid w:val="0090352F"/>
    <w:rsid w:val="00906B10"/>
    <w:rsid w:val="009202C0"/>
    <w:rsid w:val="00941A9B"/>
    <w:rsid w:val="009805C9"/>
    <w:rsid w:val="00A40753"/>
    <w:rsid w:val="00A631A4"/>
    <w:rsid w:val="00B01304"/>
    <w:rsid w:val="00BD0893"/>
    <w:rsid w:val="00C30D50"/>
    <w:rsid w:val="00C31ED2"/>
    <w:rsid w:val="00C674C3"/>
    <w:rsid w:val="00C84AE0"/>
    <w:rsid w:val="00CD3686"/>
    <w:rsid w:val="00D32443"/>
    <w:rsid w:val="00D43E31"/>
    <w:rsid w:val="00D97F3B"/>
    <w:rsid w:val="00DD3DFC"/>
    <w:rsid w:val="00DD5BFC"/>
    <w:rsid w:val="00E238CE"/>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TotalTime>
  <Pages>11</Pages>
  <Words>4592</Words>
  <Characters>2618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cp:revision>
  <dcterms:created xsi:type="dcterms:W3CDTF">2020-04-08T04:22:00Z</dcterms:created>
  <dcterms:modified xsi:type="dcterms:W3CDTF">2020-04-16T02:37:00Z</dcterms:modified>
</cp:coreProperties>
</file>